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A6F72" w:rsidRPr="00731A54" w:rsidRDefault="00505F21" w:rsidP="000A6F72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1</w:t>
      </w:r>
      <w:r w:rsidR="00731A54" w:rsidRPr="00731A54">
        <w:rPr>
          <w:rFonts w:ascii="Arial" w:hAnsi="Arial" w:cs="Arial"/>
          <w:b/>
        </w:rPr>
        <w:t>.</w:t>
      </w:r>
    </w:p>
    <w:p w:rsidR="000A6F72" w:rsidRDefault="000A6F72" w:rsidP="000A6F72"/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1280"/>
        <w:gridCol w:w="1215"/>
        <w:gridCol w:w="34"/>
        <w:gridCol w:w="1215"/>
        <w:gridCol w:w="61"/>
        <w:gridCol w:w="992"/>
        <w:gridCol w:w="47"/>
        <w:gridCol w:w="1087"/>
        <w:gridCol w:w="50"/>
        <w:gridCol w:w="92"/>
        <w:gridCol w:w="992"/>
        <w:gridCol w:w="228"/>
        <w:gridCol w:w="3003"/>
      </w:tblGrid>
      <w:tr w:rsidR="000A6F72" w:rsidRPr="00F01A2D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Gene</w:t>
            </w:r>
          </w:p>
        </w:tc>
        <w:tc>
          <w:tcPr>
            <w:tcW w:w="1215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Sequence</w:t>
            </w:r>
          </w:p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variation</w:t>
            </w:r>
          </w:p>
        </w:tc>
        <w:tc>
          <w:tcPr>
            <w:tcW w:w="1249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Position</w:t>
            </w:r>
          </w:p>
        </w:tc>
        <w:tc>
          <w:tcPr>
            <w:tcW w:w="1100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Genetic</w:t>
            </w:r>
          </w:p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change</w:t>
            </w:r>
          </w:p>
        </w:tc>
        <w:tc>
          <w:tcPr>
            <w:tcW w:w="1137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Amino acid </w:t>
            </w:r>
          </w:p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change</w:t>
            </w:r>
          </w:p>
        </w:tc>
        <w:tc>
          <w:tcPr>
            <w:tcW w:w="1084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Number</w:t>
            </w:r>
          </w:p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of isolates</w:t>
            </w:r>
          </w:p>
        </w:tc>
        <w:tc>
          <w:tcPr>
            <w:tcW w:w="3231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0A6F72" w:rsidRPr="00C165DA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165DA">
              <w:rPr>
                <w:rFonts w:ascii="Arial" w:hAnsi="Arial" w:cs="Arial"/>
                <w:b/>
                <w:bCs/>
                <w:sz w:val="20"/>
                <w:szCs w:val="20"/>
              </w:rPr>
              <w:t>Comments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68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10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8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Val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I specific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4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4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0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4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5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BD1- specific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5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28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ys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CDC1551,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trai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C and Haarlem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fr-FR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51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Met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F11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248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Val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trai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7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42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1 - 11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2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0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Beijing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T85 and 02_1987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017 - 101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No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ematur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stop. 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AM specific. Incorrect amino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cid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corporation from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340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fr-FR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37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Val → Met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PHL_A</w:t>
            </w:r>
            <w:r w:rsidRPr="00856587"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3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63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Ile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23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Whol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gen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deletion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WGD1</w:t>
            </w:r>
          </w:p>
        </w:tc>
        <w:tc>
          <w:tcPr>
            <w:tcW w:w="3486" w:type="dxa"/>
            <w:gridSpan w:val="7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66bp deletion deletes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N-terminus of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.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3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Stop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rp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1 isolates T92 and CPHL_A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Mutation adds additional 333 amino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cid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before next stop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pparent convergent 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86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67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1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Glu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.</w:t>
            </w:r>
            <w:r w:rsidRPr="00856587"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1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9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8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8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36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61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5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Ty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6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u → Lys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 and 02_1987. Apparent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nvergent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0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o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4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Glu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sp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38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6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lastRenderedPageBreak/>
              <w:t>Sublineage</w:t>
            </w:r>
            <w:proofErr w:type="spellEnd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30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lastRenderedPageBreak/>
              <w:t>Homologous recombina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C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96 - 97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8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 / 38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K85, F11,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DC1551, and KZN 1435. </w:t>
            </w:r>
          </w:p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Results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from recombination with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4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insertion/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ndel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 - 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/ 1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73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. 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8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/</w:t>
            </w: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07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Homologous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recombin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C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96 - 92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3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 / 3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. Results from recombination</w:t>
            </w:r>
          </w:p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with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4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C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96 - 97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8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 / 37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. Results from recombination</w:t>
            </w:r>
          </w:p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with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4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4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. New H37Rv gene (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4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)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dicted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o start at position 231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9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6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4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Partial Gene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Deletion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GD1</w:t>
            </w:r>
          </w:p>
        </w:tc>
        <w:tc>
          <w:tcPr>
            <w:tcW w:w="3452" w:type="dxa"/>
            <w:gridSpan w:val="6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66bp deletion deletes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N-terminus of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897</w:t>
            </w:r>
          </w:p>
        </w:tc>
        <w:tc>
          <w:tcPr>
            <w:tcW w:w="103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ematur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M1503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12</w:t>
            </w:r>
          </w:p>
        </w:tc>
        <w:tc>
          <w:tcPr>
            <w:tcW w:w="103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pecific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706</w:t>
            </w:r>
          </w:p>
        </w:tc>
        <w:tc>
          <w:tcPr>
            <w:tcW w:w="103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Val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39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1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eijing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7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Met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4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rg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rp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0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Pro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(Philippines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lineag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)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pecific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5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6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Ile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89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o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4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o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trai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C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3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01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o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K85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I (PPW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4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62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7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8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2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fr-FR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41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17.</w:t>
            </w:r>
            <w:r w:rsidRPr="00856587"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fr-FR"/>
              </w:rPr>
              <w:t>nsS5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44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3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73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Partial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G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– 124 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5’ 12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11. Deletion is IS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110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ssociated. Deletion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also involves adjacent gene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22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3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0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Partial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 - 5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5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  <w:r w:rsidRPr="00856587">
              <w:rPr>
                <w:rFonts w:ascii="Arial" w:hAnsi="Arial" w:cs="Arial"/>
                <w:sz w:val="16"/>
                <w:szCs w:val="16"/>
                <w:vertAlign w:val="superscript"/>
              </w:rPr>
              <w:t>st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23 amino acids deleted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. Deletion of 5’ gene region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Predicted alternate start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ositio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70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4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ys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ys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0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 and 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6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T46 and EAS054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3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09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4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58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Partial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G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 - 11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1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st 3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mino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cid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ed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GM 1503. Genomic deletion spans 3’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region of upstream gene (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2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 and 5’</w:t>
            </w:r>
          </w:p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regio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of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41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7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o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5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53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nl-NL"/>
              </w:rPr>
              <w:t>98-R604 INH-RIF-EM, Haarlem, strain C, KZN1435, GM1503, CDC1551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nl-NL"/>
              </w:rPr>
              <w:t>Homologous recombination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between the highly homologous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genes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58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52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nl-NL"/>
              </w:rPr>
              <w:t xml:space="preserve">98-R604 INH-RIF-EM, Haarlem, strain C, KZN1435, GM1503, CDC1551,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nl-NL"/>
              </w:rPr>
              <w:t>M. bovis</w:t>
            </w:r>
            <w:r w:rsidRPr="00856587">
              <w:rPr>
                <w:rFonts w:ascii="Arial" w:hAnsi="Arial" w:cs="Arial"/>
                <w:sz w:val="16"/>
                <w:szCs w:val="16"/>
                <w:lang w:val="nl-NL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nl-NL"/>
              </w:rPr>
              <w:t>Homologous recombination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nl-NL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between the highly homologous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genes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5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III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53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nl-NL"/>
              </w:rPr>
              <w:t>Homologous recombination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between the highly homologous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genes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54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n 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146 - 115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(Philippines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lineag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T17 and 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7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ematur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2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04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0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ematur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(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17a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0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o → Leu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eijing isolates 02_1987 and 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7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o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9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</w:t>
            </w:r>
            <w:proofErr w:type="spellStart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7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4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o premature stop.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5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Val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3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</w:rPr>
              <w:t>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3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9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0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39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S</w:t>
            </w:r>
            <w:r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110</w:t>
            </w: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ntegra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9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8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02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Leu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0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8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0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Pro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7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Ty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8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he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1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Leu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10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o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0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2 and 3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r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- specifi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40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6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 New gene (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33b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dicted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o begin at position 571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Leu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0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1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- specific. Results in loss of 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-terminal amino acids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7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4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WG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K85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.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Part of a 589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deletion in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compared to H37Rv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6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hr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17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3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8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3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77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+ specifi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7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8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7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Met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00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9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ypervariabl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t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macromutational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cale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Musser&lt;/Author&gt;&lt;Year&gt;2000&lt;/Year&gt;&lt;RecNum&gt;158&lt;/RecNum&gt;&lt;DisplayText&gt;[30]&lt;/DisplayText&gt;&lt;record&gt;&lt;rec-number&gt;158&lt;/rec-number&gt;&lt;foreign-keys&gt;&lt;key app="EN" db-id="0axpx90p9vvergepsdwvv2szeptvdzwe9zsf"&gt;158&lt;/key&gt;&lt;/foreign-keys&gt;&lt;ref-type name="Journal Article"&gt;17&lt;/ref-type&gt;&lt;contributors&gt;&lt;authors&gt;&lt;author&gt;Musser, J. M.&lt;/author&gt;&lt;author&gt;Amin, A.&lt;/author&gt;&lt;author&gt;Ramaswamy, S.&lt;/author&gt;&lt;/authors&gt;&lt;/contributors&gt;&lt;auth-address&gt;Laboratory of Human Bacterial Pathogenesis, Rocky Mountain Laboratories, National Institute of Allergy and Infectious Diseases, National Institutes of Health, Hamilton, Montana 59840, USA. jmusser@niaid.nih.gov&lt;/auth-address&gt;&lt;titles&gt;&lt;title&gt;Negligible genetic diversity of mycobacterium tuberculosis host immune system protein targets: evidence of limited selective pressure&lt;/title&gt;&lt;secondary-title&gt;Genetics&lt;/secondary-title&gt;&lt;/titles&gt;&lt;periodical&gt;&lt;full-title&gt;Genetics&lt;/full-title&gt;&lt;/periodical&gt;&lt;pages&gt;7-16&lt;/pages&gt;&lt;volume&gt;155&lt;/volume&gt;&lt;number&gt;1&lt;/number&gt;&lt;edition&gt;2000/05/03&lt;/edition&gt;&lt;keywords&gt;&lt;keyword&gt;*Acyltransferases&lt;/keyword&gt;&lt;keyword&gt;Amino Acid Sequence&lt;/keyword&gt;&lt;keyword&gt;Antigens, Bacterial/*genetics&lt;/keyword&gt;&lt;keyword&gt;Bacterial Proteins/genetics&lt;/keyword&gt;&lt;keyword&gt;*Genetic Variation&lt;/keyword&gt;&lt;keyword&gt;Glycoproteins/genetics&lt;/keyword&gt;&lt;keyword&gt;Humans&lt;/keyword&gt;&lt;keyword&gt;Molecular Sequence Data&lt;/keyword&gt;&lt;keyword&gt;Mycobacterium tuberculosis/*genetics&lt;/keyword&gt;&lt;keyword&gt;Sequence Homology, Amino Acid&lt;/keyword&gt;&lt;keyword&gt;Tuberculosis/immunology/microbiology&lt;/keyword&gt;&lt;/keywords&gt;&lt;dates&gt;&lt;year&gt;2000&lt;/year&gt;&lt;pub-dates&gt;&lt;date&gt;May&lt;/date&gt;&lt;/pub-dates&gt;&lt;/dates&gt;&lt;isbn&gt;0016-6731 (Print)&amp;#xD;0016-6731 (Linking)&lt;/isbn&gt;&lt;accession-num&gt;10790380&lt;/accession-num&gt;&lt;urls&gt;&lt;related-urls&gt;&lt;url&gt;http://www.ncbi.nlm.nih.gov/entrez/query.fcgi?cmd=Retrieve&amp;amp;db=PubMed&amp;amp;dopt=Citation&amp;amp;list_uids=10790380&lt;/url&gt;&lt;url&gt;http://www.genetics.org/cgi/reprint/155/1/7.pdf&lt;/url&gt;&lt;/related-urls&gt;&lt;/urls&gt;&lt;custom2&gt;1461055&lt;/custom2&gt;&lt;language&gt;eng&lt;/language&gt;&lt;/record&gt;&lt;/Cite&gt;&lt;/EndNote&gt;</w:instrTex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3</w:t>
            </w:r>
            <w:r w:rsidR="00C471C9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2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 Whole gene deletion in 8 isolates (CDC1551, Haarlem, strain C, 94_M4241A,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17, T92, T46, EAS054).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color w:val="FF0000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4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2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 - 8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 and 94_M4241A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nvergent 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9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2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7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Met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0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2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r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4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8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1 specific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24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7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ternate start site at position 43 predicted.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02_1987.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</w:t>
            </w:r>
            <w:r w:rsidR="0011638F">
              <w:rPr>
                <w:rFonts w:ascii="Arial" w:hAnsi="Arial" w:cs="Arial"/>
                <w:sz w:val="16"/>
                <w:szCs w:val="16"/>
                <w:lang w:val="en-US"/>
              </w:rPr>
              <w:t>p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motif absent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2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 xml:space="preserve">Alternate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start site at position 43 predicted.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4_M4241A.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</w:t>
            </w:r>
            <w:r w:rsidR="0011638F">
              <w:rPr>
                <w:rFonts w:ascii="Arial" w:hAnsi="Arial" w:cs="Arial"/>
                <w:sz w:val="16"/>
                <w:szCs w:val="16"/>
                <w:lang w:val="en-US"/>
              </w:rPr>
              <w:t>p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motif absent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9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Ala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ZN1435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4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 → Ser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8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F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48 - 45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8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40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Val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AM specifi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8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7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events between the highly homologous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6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ene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9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events between the highly homologous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6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ene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8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ltiple instances of homologous recombination events between the highly homologous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18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6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ene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5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5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yr → His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7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Ile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8-R604_INH-RIF-EM     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3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C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Val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2 and 3 specific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91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Met</w:t>
            </w:r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8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47 - 55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41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Ala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G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r → Ala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3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3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Ala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17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8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9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C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r → Pro</w:t>
            </w:r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2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25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r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stop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2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1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27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 → A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op</w:t>
            </w:r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 xml:space="preserve">Sequence error. Normal sequence confirmed. This variation no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included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 xml:space="preserve"> in analysis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09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4651" w:type="dxa"/>
            <w:gridSpan w:val="7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Various combinations of 10 SNPs and a 4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, F11, KZN1435 and CPHL_A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Mutations indicate recombination </w:t>
            </w:r>
          </w:p>
          <w:p w:rsidR="000A6F72" w:rsidRPr="00856587" w:rsidRDefault="000A6F72" w:rsidP="0011638F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with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27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5 - 82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 → Val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8-R604_INH-RIF-EM     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4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 → Val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DC1551,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rai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 C and 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3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 → G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Val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23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05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3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Pro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6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o → Ser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43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C</w:t>
            </w:r>
          </w:p>
        </w:tc>
        <w:tc>
          <w:tcPr>
            <w:tcW w:w="113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la</w:t>
            </w:r>
          </w:p>
        </w:tc>
        <w:tc>
          <w:tcPr>
            <w:tcW w:w="1134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EAS054, T46 and T92.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2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765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ro</w:t>
            </w:r>
          </w:p>
        </w:tc>
        <w:tc>
          <w:tcPr>
            <w:tcW w:w="1134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8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/</w:t>
            </w: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7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7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ypervariabl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on a macro-mutational scale due to numerous instances of homologous recombination with identical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omologue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71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plus numerous IS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110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-associated mutations. Micro-mutations (SNPs, small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ndel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 are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uncommo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26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 (SVP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7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47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stop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46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0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. Eighth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overted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to stop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Coding resumes at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9 resulting in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</w:rPr>
              <w:t>gene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</w:rPr>
              <w:t xml:space="preserve"> with 8 N-terminal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a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missing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T92. Changes Glu of </w:t>
            </w:r>
            <w:proofErr w:type="spellStart"/>
            <w:r w:rsidR="0011638F">
              <w:rPr>
                <w:rFonts w:ascii="Arial" w:hAnsi="Arial" w:cs="Arial"/>
                <w:sz w:val="16"/>
                <w:szCs w:val="16"/>
                <w:lang w:val="fr-FR"/>
              </w:rPr>
              <w:t>pp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signature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quenc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86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4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400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7 isolates </w:t>
            </w:r>
          </w:p>
          <w:p w:rsidR="000A6F72" w:rsidRPr="00856587" w:rsidRDefault="000A6F72" w:rsidP="00B8565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93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inser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04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(Philippines lineage)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2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equence error. Normal sequence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. This variation not included in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analysi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3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Lys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-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89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le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F11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1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283bp</w:t>
            </w: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0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2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GG → sto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4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844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11638F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F25894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9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 isolates</w:t>
            </w:r>
          </w:p>
          <w:p w:rsidR="000A6F72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86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IS</w:t>
            </w:r>
            <w:r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6110</w:t>
            </w: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integr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Haarlem and F11. Convergent mutatio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 &lt;EndNote&gt;&lt;Cite&gt;&lt;Author&gt;McEvoy&lt;/Author&gt;&lt;Year&gt;2009&lt;/Year&gt;&lt;RecNum&gt;104&lt;/RecNum&gt;&lt;DisplayText&gt;[27]&lt;/DisplayText&gt;&lt;record&gt;&lt;rec-number&gt;104&lt;/rec-number&gt;&lt;foreign-keys&gt;&lt;key app="EN" db-id="0axpx90p9vvergepsdwvv2szeptvdzwe9zsf"&gt;104&lt;/key&gt;&lt;/foreign-keys&gt;&lt;ref-type name="Journal Article"&gt;17&lt;/ref-type&gt;&lt;contributors&gt;&lt;authors&gt;&lt;author&gt;McEvoy, C. R.&lt;/author&gt;&lt;author&gt;Warren, R. M.&lt;/author&gt;&lt;author&gt;van Helden, P. D.&lt;/author&gt;&lt;author&gt;Gey van Pittius, N. C.&lt;/author&gt;&lt;/authors&gt;&lt;/contributors&gt;&lt;auth-address&gt;DST/NRF Centre of Excellence for Biomedical Tuberculosis Research/MRC Centre for Molecular and Cellular Biology, Division of Molecular Biology and Human Genetics, Faculty of Health Sciences, Stellenbosch University, Tygerberg, South Africa. cmcevoy@sun.ac.za&lt;/auth-address&gt;&lt;titles&gt;&lt;title&gt;Multiple, independent, identical IS6110 insertions in Mycobacterium tuberculosis PPE genes&lt;/title&gt;&lt;secondary-title&gt;Tuberculosis (Edinb)&lt;/secondary-title&gt;&lt;/titles&gt;&lt;periodical&gt;&lt;full-title&gt;Tuberculosis (Edinb)&lt;/full-title&gt;&lt;/periodical&gt;&lt;pages&gt;439-42&lt;/pages&gt;&lt;volume&gt;89&lt;/volume&gt;&lt;number&gt;6&lt;/number&gt;&lt;edition&gt;2009/09/08&lt;/edition&gt;&lt;dates&gt;&lt;year&gt;2009&lt;/year&gt;&lt;pub-dates&gt;&lt;date&gt;Nov&lt;/date&gt;&lt;/pub-dates&gt;&lt;/dates&gt;&lt;isbn&gt;1873-281X (Electronic)&amp;#xD;1472-9792 (Linking)&lt;/isbn&gt;&lt;accession-num&gt;19734099&lt;/accession-num&gt;&lt;urls&gt;&lt;related-urls&gt;&lt;url&gt;http://www.ncbi.nlm.nih.gov/entrez/query.fcgi?cmd=Retrieve&amp;amp;db=PubMed&amp;amp;dopt=Citation&amp;amp;list_uids=19734099&lt;/url&gt;&lt;url&gt;http://www.sciencedirect.com/science?_ob=MImg&amp;amp;_imagekey=B6WXK-4X5HY6V-1-1&amp;amp;_cdi=7161&amp;amp;_user=559483&amp;amp;_pii=S1472979209000808&amp;amp;_orig=search&amp;amp;_coverDate=11%2F30%2F2009&amp;amp;_sk=999109993&amp;amp;view=c&amp;amp;wchp=dGLzVtb-zSkzV&amp;amp;md5=0abaa2392700ba7f87561b5c8ff40c72&amp;amp;ie=/sdarticle.pdf&lt;/url&gt;&lt;/related-urls&gt;&lt;/urls&gt;&lt;electronic-resource-num&gt;S1472-9792(09)00080-8 [pii]&amp;#xD;10.1016/j.tube.2009.08.001&lt;/electronic-resource-num&gt;&lt;language&gt;eng&lt;/language&gt;&lt;/record&gt;&lt;/Cite&gt;&lt;/EndNote&gt;</w:instrTex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fr-FR"/>
              </w:rPr>
              <w:t>[27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R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5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Fusion with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PPE40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 and 94_M4241A</w:t>
            </w:r>
            <w:r w:rsidRPr="00856587">
              <w:rPr>
                <w:rFonts w:ascii="Arial" w:hAnsi="Arial" w:cs="Arial"/>
                <w:color w:val="FF0000"/>
                <w:sz w:val="16"/>
                <w:szCs w:val="16"/>
                <w:lang w:val="fr-FR"/>
              </w:rPr>
              <w:t>.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Convergent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Whol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gen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dele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WG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62677C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92. Part of large RD5-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lik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  <w:r w:rsidR="0062677C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WGD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02_1987. Part of </w:t>
            </w: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major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enomic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rearrangement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fr-FR"/>
              </w:rPr>
              <w:t>[26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Partial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gen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deletion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PG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5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.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</w:t>
            </w:r>
            <w:r w:rsidR="0011638F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39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part of the RD5</w:t>
            </w:r>
          </w:p>
          <w:p w:rsidR="000A6F72" w:rsidRPr="00856587" w:rsidRDefault="0062677C" w:rsidP="0062677C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>
              <w:rPr>
                <w:rFonts w:ascii="Arial" w:hAnsi="Arial" w:cs="Arial"/>
                <w:sz w:val="16"/>
                <w:szCs w:val="16"/>
                <w:lang w:val="en-US"/>
              </w:rPr>
              <w:t>d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>eletion</w:t>
            </w:r>
            <w:proofErr w:type="gramEnd"/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8 - 9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color w:val="FF0000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 and CDC1551.</w:t>
            </w:r>
            <w:r w:rsidRPr="00856587">
              <w:rPr>
                <w:rFonts w:ascii="Arial" w:hAnsi="Arial" w:cs="Arial"/>
                <w:color w:val="FF0000"/>
                <w:sz w:val="16"/>
                <w:szCs w:val="16"/>
                <w:lang w:val="fr-FR"/>
              </w:rPr>
              <w:t xml:space="preserve">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onvergent 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3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 Ser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8-R604_INH-RIF-EM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F25894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0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848bp</w:t>
            </w: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IS</w:t>
            </w:r>
            <w:r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6110</w:t>
            </w: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integration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02_1987 and CPHL_A. Convergen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mutatio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 &lt;EndNote&gt;&lt;Cite&gt;&lt;Author&gt;McEvoy&lt;/Author&gt;&lt;Year&gt;2009&lt;/Year&gt;&lt;RecNum&gt;104&lt;/RecNum&gt;&lt;DisplayText&gt;[27]&lt;/DisplayText&gt;&lt;record&gt;&lt;rec-number&gt;104&lt;/rec-number&gt;&lt;foreign-keys&gt;&lt;key app="EN" db-id="0axpx90p9vvergepsdwvv2szeptvdzwe9zsf"&gt;104&lt;/key&gt;&lt;/foreign-keys&gt;&lt;ref-type name="Journal Article"&gt;17&lt;/ref-type&gt;&lt;contributors&gt;&lt;authors&gt;&lt;author&gt;McEvoy, C. R.&lt;/author&gt;&lt;author&gt;Warren, R. M.&lt;/author&gt;&lt;author&gt;van Helden, P. D.&lt;/author&gt;&lt;author&gt;Gey van Pittius, N. C.&lt;/author&gt;&lt;/authors&gt;&lt;/contributors&gt;&lt;auth-address&gt;DST/NRF Centre of Excellence for Biomedical Tuberculosis Research/MRC Centre for Molecular and Cellular Biology, Division of Molecular Biology and Human Genetics, Faculty of Health Sciences, Stellenbosch University, Tygerberg, South Africa. cmcevoy@sun.ac.za&lt;/auth-address&gt;&lt;titles&gt;&lt;title&gt;Multiple, independent, identical IS6110 insertions in Mycobacterium tuberculosis PPE genes&lt;/title&gt;&lt;secondary-title&gt;Tuberculosis (Edinb)&lt;/secondary-title&gt;&lt;/titles&gt;&lt;periodical&gt;&lt;full-title&gt;Tuberculosis (Edinb)&lt;/full-title&gt;&lt;/periodical&gt;&lt;pages&gt;439-42&lt;/pages&gt;&lt;volume&gt;89&lt;/volume&gt;&lt;number&gt;6&lt;/number&gt;&lt;edition&gt;2009/09/08&lt;/edition&gt;&lt;dates&gt;&lt;year&gt;2009&lt;/year&gt;&lt;pub-dates&gt;&lt;date&gt;Nov&lt;/date&gt;&lt;/pub-dates&gt;&lt;/dates&gt;&lt;isbn&gt;1873-281X (Electronic)&amp;#xD;1472-9792 (Linking)&lt;/isbn&gt;&lt;accession-num&gt;19734099&lt;/accession-num&gt;&lt;urls&gt;&lt;related-urls&gt;&lt;url&gt;http://www.ncbi.nlm.nih.gov/entrez/query.fcgi?cmd=Retrieve&amp;amp;db=PubMed&amp;amp;dopt=Citation&amp;amp;list_uids=19734099&lt;/url&gt;&lt;url&gt;http://www.sciencedirect.com/science?_ob=MImg&amp;amp;_imagekey=B6WXK-4X5HY6V-1-1&amp;amp;_cdi=7161&amp;amp;_user=559483&amp;amp;_pii=S1472979209000808&amp;amp;_orig=search&amp;amp;_coverDate=11%2F30%2F2009&amp;amp;_sk=999109993&amp;amp;view=c&amp;amp;wchp=dGLzVtb-zSkzV&amp;amp;md5=0abaa2392700ba7f87561b5c8ff40c72&amp;amp;ie=/sdarticle.pdf&lt;/url&gt;&lt;/related-urls&gt;&lt;/urls&gt;&lt;electronic-resource-num&gt;S1472-9792(09)00080-8 [pii]&amp;#xD;10.1016/j.tube.2009.08.001&lt;/electronic-resource-num&gt;&lt;language&gt;eng&lt;/language&gt;&lt;/record&gt;&lt;/Cite&gt;&lt;/EndNote&gt;</w:instrTex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fr-FR"/>
              </w:rPr>
              <w:t>[27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Homologous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recombination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R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50</w:t>
            </w:r>
          </w:p>
        </w:tc>
        <w:tc>
          <w:tcPr>
            <w:tcW w:w="992" w:type="dxa"/>
          </w:tcPr>
          <w:p w:rsidR="000A6F72" w:rsidRPr="00856587" w:rsidRDefault="000A6F72" w:rsidP="00B94AD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Fusion with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39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K85 and 94_M4241A. 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Convergen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fr-FR"/>
              </w:rPr>
              <w:t>m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utation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NY0V2b3k8L0F1dGhvcj48WWVhcj4yMDA5PC9ZZWFyPjxS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fr-FR"/>
              </w:rPr>
              <w:t>[26]</w:t>
            </w:r>
            <w:r w:rsidR="00AE1C34">
              <w:rPr>
                <w:rFonts w:ascii="Arial" w:hAnsi="Arial" w:cs="Arial"/>
                <w:sz w:val="16"/>
                <w:szCs w:val="16"/>
                <w:lang w:val="fr-FR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90 - 49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Partial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8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RD5-like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92.  Large deletion fuses 5’ region of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40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with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lcC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96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ZN 143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 – S6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00 - 100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TGGA →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CAA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→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s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sn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ZN 1435. nsS1-6 represents 6 SNP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 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reg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69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sn</w:t>
            </w:r>
            <w:proofErr w:type="spellEnd"/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F25894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289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is gene split into 2 (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/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) in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, K85 (type 1) and H37Rv, T17 (type 2). This gene split into 3 predicted open reading frames in CPHL_A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n-frame inser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37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ZN 143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60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2 and 3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34 - 84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D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4763 - 4822 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6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F11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s</w:t>
            </w:r>
            <w:proofErr w:type="spellEnd"/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39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vMerge w:val="restart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FS1 and 2 both result in a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ew gene (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) starting at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983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93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945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, K85 and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pecific.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Results in new gene (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tarting at</w:t>
            </w:r>
          </w:p>
          <w:p w:rsidR="000A6F72" w:rsidRPr="00856587" w:rsidRDefault="00B94AD3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proofErr w:type="gramEnd"/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2035. Note alternate </w:t>
            </w:r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o</w:t>
            </w:r>
            <w:r w:rsidR="000A6F72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hat formed from FS1-3. Third </w:t>
            </w:r>
            <w:proofErr w:type="spellStart"/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gene formed in CPHL_A (see </w:t>
            </w:r>
            <w:proofErr w:type="spellStart"/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)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(Philippines lineage)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727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le → Met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79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AM and PGG3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1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763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le → Val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EAI specific. Same mutation seen in </w:t>
            </w:r>
          </w:p>
          <w:p w:rsidR="000A6F72" w:rsidRPr="00856587" w:rsidRDefault="00B94AD3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nsS1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6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35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(Philippine lineage) specific. Same</w:t>
            </w:r>
          </w:p>
          <w:p w:rsidR="000A6F72" w:rsidRPr="00856587" w:rsidRDefault="000A6F72" w:rsidP="00B94AD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mutatio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een in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nsS2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7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1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8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240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- specific. Same mutation as seen</w:t>
            </w:r>
          </w:p>
          <w:p w:rsidR="000A6F72" w:rsidRPr="00856587" w:rsidRDefault="000A6F72" w:rsidP="00B94AD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n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nsS4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9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1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10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46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5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Arg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92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562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BD1-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4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446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r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F11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5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135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o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6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454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hr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7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655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A77B23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</w:t>
            </w: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661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formed from split of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. Only present in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, K85 &amp; CPHL_A (type 1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) and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Rv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, T17 and CPHL_A (type 2).</w:t>
            </w:r>
          </w:p>
          <w:p w:rsidR="000A6F72" w:rsidRPr="00856587" w:rsidRDefault="000A6F72" w:rsidP="00B94AD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further split into additional gene.</w:t>
            </w: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In-frame inser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658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</w:rPr>
              <w:lastRenderedPageBreak/>
              <w:t>inser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. Same insertion as seen in</w:t>
            </w:r>
          </w:p>
          <w:p w:rsidR="000A6F72" w:rsidRPr="00856587" w:rsidRDefault="00B94AD3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ppe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>6 I2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F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929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. Results in 3</w:t>
            </w:r>
            <w:r w:rsidRPr="00856587">
              <w:rPr>
                <w:rFonts w:ascii="Arial" w:hAnsi="Arial" w:cs="Arial"/>
                <w:sz w:val="16"/>
                <w:szCs w:val="16"/>
                <w:vertAlign w:val="superscript"/>
                <w:lang w:val="en-US"/>
              </w:rPr>
              <w:t>rd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B94AD3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gene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Starting at </w:t>
            </w:r>
            <w:r w:rsidR="00C471C9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2035 (see </w:t>
            </w:r>
          </w:p>
          <w:p w:rsidR="000A6F72" w:rsidRPr="00856587" w:rsidRDefault="00C471C9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FS4). </w:t>
            </w:r>
            <w:r w:rsidR="000A6F72"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41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&amp; K85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295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H37Rv. Same mutation seen in </w:t>
            </w:r>
            <w:r w:rsidR="00C471C9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8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863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76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6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37Rv (same mutation seen in</w:t>
            </w:r>
          </w:p>
          <w:p w:rsidR="000A6F72" w:rsidRPr="00856587" w:rsidRDefault="00C471C9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</w:t>
            </w:r>
            <w:r w:rsidR="000A6F72"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S3).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2</w:t>
            </w:r>
          </w:p>
        </w:tc>
        <w:tc>
          <w:tcPr>
            <w:tcW w:w="1276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12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276" w:type="dxa"/>
            <w:gridSpan w:val="4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ly</w:t>
            </w:r>
            <w:proofErr w:type="spellEnd"/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231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0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757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Extreme variation observed. All isolates unique. 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ote: Identical gene sequence in the closely related isolates KZN1435, 4207 &amp; 605. Identical gene sequence in 3 members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of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he Harlingen transmission chai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8</w:t>
            </w:r>
            <w:r w:rsidR="00DB1B18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9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(average coverage = 84%)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8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2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90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Courier New" w:hAnsi="Courier New" w:cs="Courier New"/>
                <w:sz w:val="16"/>
                <w:szCs w:val="16"/>
                <w:lang w:val="en-US"/>
              </w:rPr>
              <w:t xml:space="preserve">                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 gene (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8</w:t>
            </w:r>
            <w:r w:rsidRPr="00856587">
              <w:rPr>
                <w:rFonts w:ascii="Arial" w:hAnsi="Arial" w:cs="Arial"/>
                <w:sz w:val="16"/>
                <w:szCs w:val="16"/>
              </w:rPr>
              <w:t>) in TBD1+. Two genes (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7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&amp;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8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) in TBD1- due to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frameshift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(FS2) with termination in 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8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and new start site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434 - 649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6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LCC (CDC1551 and strain C)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D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506 - 753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D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311 - 937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6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, KZN 1435 and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8-R604_INH-RIF-EM. Possible convergence.     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-frame insertion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00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8-R604_INH-RIF-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35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94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train C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87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229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992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All TBD1+ isolates. Coding region for </w:t>
            </w:r>
          </w:p>
          <w:p w:rsidR="000A6F72" w:rsidRPr="00856587" w:rsidRDefault="00B94AD3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7</w:t>
            </w:r>
            <w:r w:rsidR="000A6F72" w:rsidRPr="00856587">
              <w:rPr>
                <w:rFonts w:ascii="Arial" w:hAnsi="Arial" w:cs="Arial"/>
                <w:sz w:val="16"/>
                <w:szCs w:val="16"/>
              </w:rPr>
              <w:t xml:space="preserve"> begins at position 9973 for TBD1+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</w:rPr>
              <w:t>isolate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5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24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CPHL_A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57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02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63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6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52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7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84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8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29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9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33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0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17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75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89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nsS1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48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73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Ile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l TBD1- isolate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93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6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041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084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231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EAS054 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er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3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92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le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12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sS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43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F11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6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98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l PGG2 and 3 isolates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7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20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8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68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o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94_M4241A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7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426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7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37Rv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7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Ser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857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Whole gen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WG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CPHL_A.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P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16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deleted along with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eighbouring gene Rv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1134</w:t>
            </w:r>
            <w:r w:rsidRPr="00856587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S</w:t>
            </w:r>
            <w:r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6110</w:t>
            </w: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integra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22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333 - 133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T17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1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42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2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3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316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Extreme variation observed. All isolates unique. 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ote: Identical gene sequence in the closely related isolates KZN1435, 4207 &amp; 605. Identical gene sequence in 3 members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of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he Harlingen transmission chai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8</w:t>
            </w:r>
            <w:r w:rsidR="00DB1B18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9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(average coverage = 84%).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33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KZN 143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30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  <w:vMerge w:val="restart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Poly C/poly A region from position 1298 results in numerous FS variations. 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3003" w:type="dxa"/>
          </w:tcPr>
          <w:p w:rsidR="000A6F72" w:rsidRPr="006C70AD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PGG1and 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GM1503, T17, T46,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92 and K85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0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1 and 2 isolates F11, KZN 1435,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CPHL_A and EAS054. Note: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equence reanalysis shows CPHL_A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 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1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2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31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</w:t>
            </w:r>
          </w:p>
        </w:tc>
        <w:tc>
          <w:tcPr>
            <w:tcW w:w="3003" w:type="dxa"/>
          </w:tcPr>
          <w:p w:rsidR="000A6F72" w:rsidRPr="006C70AD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PGG1 and 2 isolates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, strain C,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8-R604, T17, T46, T92, K85, EAS054,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M1503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8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Ser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I (Philippines lineage)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51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3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K85 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008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3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438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Extreme variation observed. All isolates unique. 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ote: Identical gene sequence in the closely related isolates KZN1435, 4207 &amp; 605. Identical gene sequence in 3 members</w:t>
            </w:r>
          </w:p>
          <w:p w:rsidR="000A6F72" w:rsidRPr="00856587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of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the Harlingen transmission chai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8</w:t>
            </w:r>
            <w:r w:rsidR="00DB1B18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9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(average coverage = 84%).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3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8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296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603 - 168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7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87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. Results in stop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odo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a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nucleotide position 1953 – 1955 and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ew predicted gene (</w:t>
            </w:r>
            <w:r w:rsidR="007E50EB">
              <w:rPr>
                <w:rFonts w:ascii="Arial" w:hAnsi="Arial" w:cs="Arial"/>
                <w:i/>
                <w:iCs/>
                <w:sz w:val="16"/>
                <w:szCs w:val="16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35b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) start 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proofErr w:type="gramStart"/>
            <w:r w:rsidRPr="00856587">
              <w:rPr>
                <w:rFonts w:ascii="Arial" w:hAnsi="Arial" w:cs="Arial"/>
                <w:sz w:val="16"/>
                <w:szCs w:val="16"/>
              </w:rPr>
              <w:t>codon</w:t>
            </w:r>
            <w:proofErr w:type="spellEnd"/>
            <w:proofErr w:type="gramEnd"/>
            <w:r w:rsidRPr="00856587">
              <w:rPr>
                <w:rFonts w:ascii="Arial" w:hAnsi="Arial" w:cs="Arial"/>
                <w:sz w:val="16"/>
                <w:szCs w:val="16"/>
              </w:rPr>
              <w:t xml:space="preserve"> at position 2038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9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9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K85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33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Ile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94AD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.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P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35b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(see FS1)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64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94AD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. 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P</w:t>
            </w:r>
            <w:r w:rsidR="00B94AD3">
              <w:rPr>
                <w:rFonts w:ascii="Arial" w:hAnsi="Arial" w:cs="Arial"/>
                <w:i/>
                <w:iCs/>
                <w:sz w:val="16"/>
                <w:szCs w:val="16"/>
              </w:rPr>
              <w:t>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</w:rPr>
              <w:t>35b</w:t>
            </w:r>
            <w:r w:rsidRPr="00856587">
              <w:rPr>
                <w:rFonts w:ascii="Arial" w:hAnsi="Arial" w:cs="Arial"/>
                <w:sz w:val="16"/>
                <w:szCs w:val="16"/>
              </w:rPr>
              <w:t xml:space="preserve"> (see FS1)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70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6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76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GG2 and 3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238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Strain 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B94AD3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28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7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196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69 - 21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45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deletion/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4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3003" w:type="dxa"/>
          </w:tcPr>
          <w:p w:rsidR="000A6F72" w:rsidRPr="00A77B23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T17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Sequence error. Normal sequence</w:t>
            </w:r>
            <w:r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 xml:space="preserve">confirmed. This </w:t>
            </w:r>
            <w:proofErr w:type="gramStart"/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variation</w:t>
            </w:r>
            <w:r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not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 xml:space="preserve"> included in</w:t>
            </w:r>
            <w:r>
              <w:rPr>
                <w:rFonts w:ascii="Arial" w:hAnsi="Arial" w:cs="Arial"/>
                <w:sz w:val="16"/>
                <w:szCs w:val="16"/>
                <w:highlight w:val="yellow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</w:rPr>
              <w:t>analysis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3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ys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BD1-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4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Haarlem and strain C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7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0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09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Val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fr-FR"/>
              </w:rPr>
              <w:t>6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44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09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Ty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sn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4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pecific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265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Met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4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74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4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Pro → Ser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and K85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3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2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77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90 - 19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, T17, T46 and 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86 - 1215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17 and T46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 and Haarlem. Possible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onvergent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mutation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1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1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81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F443D0">
              <w:rPr>
                <w:rFonts w:ascii="Arial" w:hAnsi="Arial" w:cs="Arial"/>
                <w:b/>
                <w:bCs/>
                <w:i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6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74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07 - 20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inser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5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2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90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17 and T46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2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2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8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T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198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Lys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GG2 and 3 specific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4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659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dele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88 - 9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LAM specific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D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90 - 6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6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.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b/>
                <w:bCs/>
                <w:sz w:val="16"/>
                <w:szCs w:val="16"/>
              </w:rPr>
              <w:t>In frame insertion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1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30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.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75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.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.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T92. </w:t>
            </w:r>
            <w:r w:rsidRPr="00856587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4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CPHL_A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1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I specific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019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Ile → Ser</w:t>
            </w:r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856587" w:rsidTr="00B85653">
        <w:tc>
          <w:tcPr>
            <w:tcW w:w="1280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5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9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9474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9016" w:type="dxa"/>
            <w:gridSpan w:val="12"/>
            <w:tcBorders>
              <w:top w:val="single" w:sz="12" w:space="0" w:color="auto"/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Extreme variation observed. Numerous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frameshift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split the gene into 2 or 3 distinct open reading frames in several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isolates</w:t>
            </w:r>
            <w:proofErr w:type="gram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. </w:t>
            </w:r>
          </w:p>
          <w:p w:rsidR="000A6F72" w:rsidRPr="00856587" w:rsidRDefault="000A6F72" w:rsidP="007E50EB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Note: Identical gene sequence in the closely related isolates KZN1435, 4207 &amp; 605. Identical gene sequence observed in 3 members of the Harlingen transmission chain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Y2h1cmNoPC9BdXRob3I+PFllYXI+MjAxMDwvWWVhcj48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8</w:t>
            </w:r>
            <w:r w:rsidR="00DB1B18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5</w:t>
            </w:r>
            <w:r w:rsidR="007E50EB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9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(average coverage = 84%).</w:t>
            </w:r>
          </w:p>
        </w:tc>
      </w:tr>
      <w:tr w:rsidR="000A6F72" w:rsidRPr="00856587" w:rsidTr="00B85653">
        <w:tc>
          <w:tcPr>
            <w:tcW w:w="1280" w:type="dxa"/>
            <w:vMerge w:val="restart"/>
            <w:tcBorders>
              <w:top w:val="single" w:sz="12" w:space="0" w:color="auto"/>
            </w:tcBorders>
          </w:tcPr>
          <w:p w:rsidR="000A6F72" w:rsidRPr="00856587" w:rsidRDefault="00F443D0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856587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6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MPTR subfamily)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 isolates</w:t>
            </w:r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1115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  <w:tcBorders>
              <w:top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6476 - 654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7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 and 58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insertion.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.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Haarlem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F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6041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1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bp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deletion</w:t>
            </w:r>
            <w:proofErr w:type="spellEnd"/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remature stop.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DE6C16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6b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. New gene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6d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begins position 7705. Note: no 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6c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listed in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BoviList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RecNum&gt;313&lt;/RecNum&gt;&lt;DisplayText&gt;[70]&lt;/DisplayText&gt;&lt;record&gt;&lt;rec-number&gt;313&lt;/rec-number&gt;&lt;foreign-keys&gt;&lt;key app="EN" db-id="0axpx90p9vvergepsdwvv2szeptvdzwe9zsf"&gt;313&lt;/key&gt;&lt;/foreign-keys&gt;&lt;ref-type name="Journal Article"&gt;17&lt;/ref-type&gt;&lt;contributors&gt;&lt;/contributors&gt;&lt;titles&gt;&lt;title&gt;Bovilist&lt;/title&gt;&lt;secondary-title&gt;http://genolist.pasteur.fr/BoviList/&lt;/secondary-title&gt;&lt;/titles&gt;&lt;periodical&gt;&lt;full-title&gt;http://genolist.pasteur.fr/BoviList/&lt;/full-title&gt;&lt;/periodical&gt;&lt;dates&gt;&lt;/dates&gt;&lt;urls&gt;&lt;/urls&gt;&lt;/record&gt;&lt;/Cite&gt;&lt;/EndNote&gt;</w:instrTex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7</w:t>
            </w:r>
            <w:r w:rsidR="00DE6C16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6</w:t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="00AE1C34" w:rsidRPr="00856587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52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y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rg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n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51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C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Tyr → sto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F443D0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. New gene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56b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) begins at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position 1576.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289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36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F443D0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56b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149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Ile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6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150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Ile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7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5143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</w:rPr>
              <w:t>Cys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EAS054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nsS8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3878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F443D0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56b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016" w:type="dxa"/>
            <w:gridSpan w:val="1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1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90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y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2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26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Ala</w:t>
            </w:r>
            <w:proofErr w:type="spellEnd"/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</w:tcPr>
          <w:p w:rsidR="000A6F72" w:rsidRPr="00856587" w:rsidRDefault="000A6F72" w:rsidP="00F443D0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56b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</w:tc>
      </w:tr>
      <w:tr w:rsidR="000A6F72" w:rsidRPr="00856587" w:rsidTr="00B85653">
        <w:tc>
          <w:tcPr>
            <w:tcW w:w="1280" w:type="dxa"/>
            <w:vMerge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3</w:t>
            </w:r>
          </w:p>
        </w:tc>
        <w:tc>
          <w:tcPr>
            <w:tcW w:w="1215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3777</w:t>
            </w:r>
          </w:p>
        </w:tc>
        <w:tc>
          <w:tcPr>
            <w:tcW w:w="1100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Glu</w:t>
            </w:r>
          </w:p>
        </w:tc>
        <w:tc>
          <w:tcPr>
            <w:tcW w:w="1312" w:type="dxa"/>
            <w:gridSpan w:val="3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3003" w:type="dxa"/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EAI </w:t>
            </w: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EAS054 and T46</w:t>
            </w:r>
          </w:p>
        </w:tc>
      </w:tr>
      <w:tr w:rsidR="000A6F72" w:rsidRPr="00856587" w:rsidTr="00B85653">
        <w:tc>
          <w:tcPr>
            <w:tcW w:w="1280" w:type="dxa"/>
            <w:vMerge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249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S4</w:t>
            </w:r>
          </w:p>
        </w:tc>
        <w:tc>
          <w:tcPr>
            <w:tcW w:w="1215" w:type="dxa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566</w:t>
            </w:r>
          </w:p>
        </w:tc>
        <w:tc>
          <w:tcPr>
            <w:tcW w:w="1100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137" w:type="dxa"/>
            <w:gridSpan w:val="2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Ser</w:t>
            </w:r>
            <w:proofErr w:type="spellEnd"/>
          </w:p>
        </w:tc>
        <w:tc>
          <w:tcPr>
            <w:tcW w:w="1312" w:type="dxa"/>
            <w:gridSpan w:val="3"/>
            <w:tcBorders>
              <w:bottom w:val="single" w:sz="12" w:space="0" w:color="auto"/>
            </w:tcBorders>
          </w:tcPr>
          <w:p w:rsidR="000A6F72" w:rsidRPr="00856587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3003" w:type="dxa"/>
            <w:tcBorders>
              <w:bottom w:val="single" w:sz="12" w:space="0" w:color="auto"/>
            </w:tcBorders>
          </w:tcPr>
          <w:p w:rsidR="000A6F72" w:rsidRPr="00856587" w:rsidRDefault="000A6F72" w:rsidP="00F443D0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 xml:space="preserve">M. </w:t>
            </w:r>
            <w:proofErr w:type="spellStart"/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bovis</w:t>
            </w:r>
            <w:proofErr w:type="spellEnd"/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 xml:space="preserve"> (</w:t>
            </w:r>
            <w:r w:rsidR="00F443D0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ppe</w:t>
            </w:r>
            <w:r w:rsidRPr="00856587">
              <w:rPr>
                <w:rFonts w:ascii="Arial" w:hAnsi="Arial" w:cs="Arial"/>
                <w:i/>
                <w:iCs/>
                <w:sz w:val="16"/>
                <w:szCs w:val="16"/>
                <w:lang w:val="fr-FR"/>
              </w:rPr>
              <w:t>56d</w:t>
            </w:r>
            <w:r w:rsidRPr="00856587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</w:tc>
      </w:tr>
    </w:tbl>
    <w:p w:rsidR="000A6F72" w:rsidRPr="00714E0D" w:rsidRDefault="000A6F72" w:rsidP="000A6F72">
      <w:pPr>
        <w:rPr>
          <w:rFonts w:ascii="Arial" w:hAnsi="Arial" w:cs="Arial"/>
        </w:rPr>
      </w:pPr>
    </w:p>
    <w:p w:rsidR="000A6F72" w:rsidRPr="00714E0D" w:rsidRDefault="000A6F72" w:rsidP="000A6F72">
      <w:pPr>
        <w:rPr>
          <w:rFonts w:ascii="Arial" w:hAnsi="Arial" w:cs="Arial"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0A6F72" w:rsidRDefault="000A6F7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2D7632" w:rsidRDefault="002D7632" w:rsidP="000A6F72">
      <w:pPr>
        <w:rPr>
          <w:rFonts w:ascii="Arial" w:hAnsi="Arial" w:cs="Arial"/>
          <w:b/>
          <w:bCs/>
        </w:rPr>
      </w:pPr>
    </w:p>
    <w:p w:rsidR="000A6F72" w:rsidRPr="00266C94" w:rsidRDefault="002D7632" w:rsidP="000A6F72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able S1B</w:t>
      </w: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1679"/>
        <w:gridCol w:w="1357"/>
        <w:gridCol w:w="1016"/>
        <w:gridCol w:w="1192"/>
        <w:gridCol w:w="1282"/>
        <w:gridCol w:w="1151"/>
        <w:gridCol w:w="2005"/>
      </w:tblGrid>
      <w:tr w:rsidR="000A6F72" w:rsidRPr="00DE1E08" w:rsidTr="00B85653">
        <w:trPr>
          <w:trHeight w:val="378"/>
        </w:trPr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lastRenderedPageBreak/>
              <w:t>Gene</w:t>
            </w:r>
          </w:p>
        </w:tc>
        <w:tc>
          <w:tcPr>
            <w:tcW w:w="1357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>Sequence</w:t>
            </w:r>
            <w:proofErr w:type="spellEnd"/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 xml:space="preserve"> variation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>Position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Genetic chang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Amino acid chang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>Number</w:t>
            </w:r>
            <w:proofErr w:type="spellEnd"/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 xml:space="preserve"> of </w:t>
            </w:r>
            <w:proofErr w:type="spellStart"/>
            <w:r w:rsidRPr="005B1A56">
              <w:rPr>
                <w:rFonts w:ascii="Arial" w:hAnsi="Arial" w:cs="Arial"/>
                <w:b/>
                <w:bCs/>
                <w:sz w:val="20"/>
                <w:szCs w:val="20"/>
                <w:lang w:val="fr-FR"/>
              </w:rPr>
              <w:t>isolate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0A6F72" w:rsidRPr="005B1A56" w:rsidRDefault="000A6F72" w:rsidP="00B85653">
            <w:pPr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fr-FR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fr-FR"/>
              </w:rPr>
              <w:t>Comment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5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29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sz w:val="16"/>
                <w:szCs w:val="16"/>
                <w:lang w:val="fr-FR"/>
              </w:rPr>
              <w:t>10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sz w:val="16"/>
                <w:szCs w:val="16"/>
                <w:lang w:val="fr-FR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94_M4241A and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</w:p>
          <w:p w:rsidR="000A6F72" w:rsidRPr="00266C94" w:rsidRDefault="000A6F72" w:rsidP="00B85653">
            <w:pP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Convergent mutation. </w:t>
            </w:r>
            <w:r w:rsidRPr="00DE1E0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Occurs in </w:t>
            </w:r>
            <w:proofErr w:type="spellStart"/>
            <w:r w:rsidRPr="00DE1E0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polyA</w:t>
            </w:r>
            <w:proofErr w:type="spellEnd"/>
            <w:r w:rsidRPr="00DE1E0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sequence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sz w:val="16"/>
                <w:szCs w:val="16"/>
                <w:lang w:val="fr-FR"/>
              </w:rPr>
              <w:t>295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Stop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37Rv. 1 additional amino acid added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to C-terminal en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4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36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n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155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Me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5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 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5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 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9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15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36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I 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234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5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I 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22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II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29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WGD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11. Deletion associated with IS</w:t>
            </w: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6110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Deletion also includes part of adjacent</w:t>
            </w:r>
          </w:p>
          <w:p w:rsidR="000A6F72" w:rsidRPr="00DE1E08" w:rsidRDefault="00B00EBD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ppe</w:t>
            </w:r>
            <w:r w:rsidR="000A6F72"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36</w:t>
            </w:r>
            <w:proofErr w:type="gramEnd"/>
            <w:r w:rsidR="000A6F72"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gene.</w:t>
            </w:r>
          </w:p>
        </w:tc>
      </w:tr>
      <w:tr w:rsidR="000A6F72" w:rsidRPr="00DE1E08" w:rsidTr="00B85653">
        <w:tc>
          <w:tcPr>
            <w:tcW w:w="1679" w:type="dxa"/>
            <w:vMerge w:val="restart"/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1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3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0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sp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T85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0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8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S</w:t>
            </w:r>
            <w:r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110</w:t>
            </w:r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ntegration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I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95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98-R604 INH-RIF-EM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Ser → Pro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aarlem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00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9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2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o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2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Whole gene deletion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WGD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K85 and </w:t>
            </w: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(RD8 deletion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lastRenderedPageBreak/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3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1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29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77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F11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7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00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8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828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51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K85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4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10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o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K85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7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IV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828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2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 xml:space="preserve">EAI (Philippines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lineage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 xml:space="preserve">)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T17 and T46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3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o → Ser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TBD1+ isolate specific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08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Met → Val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37Rv, F11, 98-R604_INH-RIF-EM,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GM1503 and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KZN1435.      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578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9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vMerge w:val="restart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ombine to produce premature stop.</w:t>
            </w:r>
          </w:p>
        </w:tc>
        <w:tc>
          <w:tcPr>
            <w:tcW w:w="0" w:type="auto"/>
            <w:vMerge w:val="restart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vMerge w:val="restart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EAS054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02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02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027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7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LAM specific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0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train C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4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005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3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eijing isolates 02_1987 and T85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6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47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51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519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4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50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60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GM1503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4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9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Lys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EAI specific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63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and K85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10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K85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42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G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3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T46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40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0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7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76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10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CDC1551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9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2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 xml:space="preserve">92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lastRenderedPageBreak/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02_1987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39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His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M.bovis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and K85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nsS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649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CPHL_A. </w:t>
            </w:r>
            <w:r w:rsidRPr="00DE1E08">
              <w:rPr>
                <w:rFonts w:ascii="Arial" w:hAnsi="Arial" w:cs="Arial"/>
                <w:sz w:val="16"/>
                <w:szCs w:val="16"/>
                <w:highlight w:val="yellow"/>
                <w:lang w:val="en-US"/>
              </w:rPr>
              <w:t>Confirm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4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33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04 - 208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5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Extended protein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6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58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gram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Beijing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isolates</w:t>
            </w:r>
            <w:proofErr w:type="gram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94_M4241A and 02_1987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23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14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84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eijing specific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8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KZN1435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030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eijing isolates 02_1987 and T85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7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6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933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In frame deletion</w:t>
            </w:r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D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64 - 466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3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4_M4241A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767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192 - 1255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64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deletion/ 59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98-R604. Inserted sequence derives from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Rv</w:t>
            </w: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0446c</w:t>
            </w: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nsSNP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76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M. </w:t>
            </w:r>
            <w:proofErr w:type="spellStart"/>
            <w:r w:rsidRPr="00DE1E08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bovis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6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aarlem, strain C and CDC1551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69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Lys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KZN1435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48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5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14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Ile → Val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aarlem, strain C and CDC1551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fr-FR"/>
              </w:rPr>
              <w:t>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45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Leu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H37Rv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9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8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435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.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</w:t>
            </w:r>
            <w:r w:rsidR="00B00EBD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10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5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363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338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Extended protei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eijing isolates 02_1987 and 94_M4241A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8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 xml:space="preserve">EAI (Philippines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lineage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>isolates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fr-FR"/>
              </w:rPr>
              <w:t xml:space="preserve"> T17 and T92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33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7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285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o variation detected</w:t>
            </w:r>
          </w:p>
        </w:tc>
      </w:tr>
      <w:tr w:rsidR="000A6F72" w:rsidRPr="00DE1E08" w:rsidTr="00B85653">
        <w:tc>
          <w:tcPr>
            <w:tcW w:w="1679" w:type="dxa"/>
            <w:vMerge w:val="restart"/>
            <w:tcBorders>
              <w:top w:val="single" w:sz="12" w:space="0" w:color="auto"/>
            </w:tcBorders>
          </w:tcPr>
          <w:p w:rsidR="000A6F72" w:rsidRPr="00DE1E08" w:rsidRDefault="00B00EBD" w:rsidP="00B85653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pe</w:t>
            </w:r>
            <w:r w:rsidR="000A6F72" w:rsidRPr="00DE1E08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n-US"/>
              </w:rPr>
              <w:t>6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ublineage</w:t>
            </w:r>
            <w:proofErr w:type="spellEnd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V (PGRS subfamily</w:t>
            </w:r>
            <w:r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4 isolates</w:t>
            </w:r>
          </w:p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516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</w:p>
        </w:tc>
        <w:tc>
          <w:tcPr>
            <w:tcW w:w="8617" w:type="dxa"/>
            <w:gridSpan w:val="6"/>
            <w:tcBorders>
              <w:top w:val="single" w:sz="12" w:space="0" w:color="auto"/>
            </w:tcBorders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Frameshift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F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4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1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bp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 xml:space="preserve"> deletion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Premature stop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EAI isolates T17 and EAS054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8617" w:type="dxa"/>
            <w:gridSpan w:val="6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nsSNP</w:t>
            </w:r>
            <w:proofErr w:type="spellEnd"/>
          </w:p>
        </w:tc>
      </w:tr>
      <w:tr w:rsidR="000A6F72" w:rsidRPr="00DE1E08" w:rsidTr="00B85653">
        <w:tc>
          <w:tcPr>
            <w:tcW w:w="1679" w:type="dxa"/>
            <w:vMerge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1357" w:type="dxa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nsS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470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DE1E08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DE1E08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0" w:type="auto"/>
          </w:tcPr>
          <w:p w:rsidR="000A6F72" w:rsidRPr="00DE1E08" w:rsidRDefault="000A6F72" w:rsidP="00B85653">
            <w:pPr>
              <w:jc w:val="both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E1E08">
              <w:rPr>
                <w:rFonts w:ascii="Arial" w:hAnsi="Arial" w:cs="Arial"/>
                <w:sz w:val="16"/>
                <w:szCs w:val="16"/>
                <w:lang w:val="en-US"/>
              </w:rPr>
              <w:t>K85</w:t>
            </w:r>
          </w:p>
        </w:tc>
      </w:tr>
    </w:tbl>
    <w:p w:rsidR="00640F1F" w:rsidRDefault="00640F1F"/>
    <w:sectPr w:rsidR="00640F1F" w:rsidSect="00640F1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BA7E58"/>
    <w:multiLevelType w:val="hybridMultilevel"/>
    <w:tmpl w:val="21D099C6"/>
    <w:lvl w:ilvl="0" w:tplc="0AA8214E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">
    <w:nsid w:val="38066E50"/>
    <w:multiLevelType w:val="hybridMultilevel"/>
    <w:tmpl w:val="C7023F42"/>
    <w:lvl w:ilvl="0" w:tplc="F08AA606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0A6F72"/>
    <w:rsid w:val="000A6F72"/>
    <w:rsid w:val="0011638F"/>
    <w:rsid w:val="001E2735"/>
    <w:rsid w:val="002D7632"/>
    <w:rsid w:val="00461F26"/>
    <w:rsid w:val="004D0F27"/>
    <w:rsid w:val="00505F21"/>
    <w:rsid w:val="0062677C"/>
    <w:rsid w:val="00640F1F"/>
    <w:rsid w:val="00677B48"/>
    <w:rsid w:val="00731A54"/>
    <w:rsid w:val="007E50EB"/>
    <w:rsid w:val="00894E5E"/>
    <w:rsid w:val="008B3625"/>
    <w:rsid w:val="00AE1C34"/>
    <w:rsid w:val="00B00EBD"/>
    <w:rsid w:val="00B94AD3"/>
    <w:rsid w:val="00BC36BC"/>
    <w:rsid w:val="00C471C9"/>
    <w:rsid w:val="00DB1B18"/>
    <w:rsid w:val="00DE6C16"/>
    <w:rsid w:val="00F443D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6F7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ZA"/>
    </w:rPr>
  </w:style>
  <w:style w:type="paragraph" w:styleId="Heading2">
    <w:name w:val="heading 2"/>
    <w:basedOn w:val="Normal"/>
    <w:link w:val="Heading2Char"/>
    <w:uiPriority w:val="99"/>
    <w:qFormat/>
    <w:rsid w:val="000A6F72"/>
    <w:pPr>
      <w:spacing w:before="100" w:beforeAutospacing="1" w:after="100" w:afterAutospacing="1"/>
      <w:outlineLvl w:val="1"/>
    </w:pPr>
    <w:rPr>
      <w:b/>
      <w:bCs/>
      <w:sz w:val="36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rsid w:val="000A6F72"/>
    <w:rPr>
      <w:rFonts w:ascii="Times New Roman" w:eastAsia="Times New Roman" w:hAnsi="Times New Roman" w:cs="Times New Roman"/>
      <w:b/>
      <w:bCs/>
      <w:sz w:val="36"/>
      <w:szCs w:val="36"/>
    </w:rPr>
  </w:style>
  <w:style w:type="character" w:styleId="CommentReference">
    <w:name w:val="annotation reference"/>
    <w:basedOn w:val="DefaultParagraphFont"/>
    <w:uiPriority w:val="99"/>
    <w:semiHidden/>
    <w:rsid w:val="000A6F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0A6F7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6F72"/>
    <w:rPr>
      <w:rFonts w:ascii="Times New Roman" w:eastAsia="Times New Roman" w:hAnsi="Times New Roman" w:cs="Times New Roman"/>
      <w:sz w:val="20"/>
      <w:szCs w:val="20"/>
      <w:lang w:val="en-Z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0A6F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6F72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rsid w:val="000A6F7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F72"/>
    <w:rPr>
      <w:rFonts w:ascii="Tahoma" w:eastAsia="Times New Roman" w:hAnsi="Tahoma" w:cs="Tahoma"/>
      <w:sz w:val="16"/>
      <w:szCs w:val="16"/>
      <w:lang w:val="en-ZA"/>
    </w:rPr>
  </w:style>
  <w:style w:type="table" w:styleId="TableGrid">
    <w:name w:val="Table Grid"/>
    <w:basedOn w:val="TableNormal"/>
    <w:uiPriority w:val="99"/>
    <w:rsid w:val="000A6F7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0A6F72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rsid w:val="000A6F72"/>
    <w:pPr>
      <w:spacing w:before="100" w:beforeAutospacing="1" w:after="100" w:afterAutospacing="1"/>
    </w:pPr>
    <w:rPr>
      <w:lang w:val="en-US"/>
    </w:rPr>
  </w:style>
  <w:style w:type="character" w:customStyle="1" w:styleId="authors">
    <w:name w:val="authors"/>
    <w:basedOn w:val="DefaultParagraphFont"/>
    <w:uiPriority w:val="99"/>
    <w:rsid w:val="000A6F72"/>
  </w:style>
  <w:style w:type="paragraph" w:styleId="EndnoteText">
    <w:name w:val="endnote text"/>
    <w:basedOn w:val="Normal"/>
    <w:link w:val="EndnoteTextChar"/>
    <w:uiPriority w:val="99"/>
    <w:semiHidden/>
    <w:rsid w:val="000A6F72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A6F72"/>
    <w:rPr>
      <w:rFonts w:ascii="Times New Roman" w:eastAsia="Times New Roman" w:hAnsi="Times New Roman" w:cs="Times New Roman"/>
      <w:sz w:val="20"/>
      <w:szCs w:val="20"/>
      <w:lang w:val="en-ZA"/>
    </w:rPr>
  </w:style>
  <w:style w:type="character" w:styleId="EndnoteReference">
    <w:name w:val="endnote reference"/>
    <w:basedOn w:val="DefaultParagraphFont"/>
    <w:uiPriority w:val="99"/>
    <w:semiHidden/>
    <w:rsid w:val="000A6F72"/>
    <w:rPr>
      <w:vertAlign w:val="superscript"/>
    </w:rPr>
  </w:style>
  <w:style w:type="paragraph" w:styleId="Header">
    <w:name w:val="header"/>
    <w:basedOn w:val="Normal"/>
    <w:link w:val="HeaderChar"/>
    <w:uiPriority w:val="99"/>
    <w:semiHidden/>
    <w:rsid w:val="000A6F7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A6F72"/>
    <w:rPr>
      <w:rFonts w:ascii="Times New Roman" w:eastAsia="Times New Roman" w:hAnsi="Times New Roman" w:cs="Times New Roman"/>
      <w:sz w:val="24"/>
      <w:szCs w:val="24"/>
      <w:lang w:val="en-ZA"/>
    </w:rPr>
  </w:style>
  <w:style w:type="paragraph" w:styleId="Footer">
    <w:name w:val="footer"/>
    <w:basedOn w:val="Normal"/>
    <w:link w:val="FooterChar"/>
    <w:uiPriority w:val="99"/>
    <w:semiHidden/>
    <w:rsid w:val="000A6F7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A6F72"/>
    <w:rPr>
      <w:rFonts w:ascii="Times New Roman" w:eastAsia="Times New Roman" w:hAnsi="Times New Roman" w:cs="Times New Roman"/>
      <w:sz w:val="24"/>
      <w:szCs w:val="24"/>
      <w:lang w:val="en-Z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14</Pages>
  <Words>5430</Words>
  <Characters>30951</Characters>
  <Application>Microsoft Office Word</Application>
  <DocSecurity>0</DocSecurity>
  <Lines>257</Lines>
  <Paragraphs>72</Paragraphs>
  <ScaleCrop>false</ScaleCrop>
  <Company>University of Melbourne</Company>
  <LinksUpToDate>false</LinksUpToDate>
  <CharactersWithSpaces>363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mcevoy</dc:creator>
  <cp:keywords/>
  <dc:description/>
  <cp:lastModifiedBy>cmcevoy</cp:lastModifiedBy>
  <cp:revision>15</cp:revision>
  <dcterms:created xsi:type="dcterms:W3CDTF">2010-08-26T21:18:00Z</dcterms:created>
  <dcterms:modified xsi:type="dcterms:W3CDTF">2011-10-20T05:15:00Z</dcterms:modified>
</cp:coreProperties>
</file>